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7C3C9F4A" w14:textId="4ABDA1E0" w:rsidR="001A6063" w:rsidRDefault="00385B80" w:rsidP="00385B80">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to mitigate the negative effects of fire suppression (cit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6E50D25"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7AFE6395" w14:textId="7543D11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1781777" w14:textId="0A18815F"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 (cite)</w:t>
      </w:r>
      <w:r>
        <w:rPr>
          <w:rFonts w:ascii="Times New Roman" w:hAnsi="Times New Roman" w:cs="Times New Roman"/>
          <w:sz w:val="24"/>
          <w:szCs w:val="24"/>
        </w:rPr>
        <w:t>.</w:t>
      </w:r>
    </w:p>
    <w:p w14:paraId="6927E1F7" w14:textId="5C76BC0C"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 (cite).</w:t>
      </w:r>
    </w:p>
    <w:p w14:paraId="3E482981" w14:textId="37ECF2E3"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006775B1" w:rsidRPr="001A6063">
        <w:rPr>
          <w:rFonts w:ascii="Times New Roman" w:hAnsi="Times New Roman" w:cs="Times New Roman"/>
          <w:sz w:val="24"/>
          <w:szCs w:val="24"/>
        </w:rPr>
        <w:t xml:space="preserve"> (cite)</w:t>
      </w:r>
      <w:r w:rsidR="00385B80" w:rsidRPr="001A6063">
        <w:rPr>
          <w:rFonts w:ascii="Times New Roman" w:hAnsi="Times New Roman" w:cs="Times New Roman"/>
          <w:sz w:val="24"/>
          <w:szCs w:val="24"/>
        </w:rPr>
        <w:t>.</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3AAB0A09"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supported by many studies, but the longer-term fuel and vegetation pattern are less well-known.  Even as little as five years after treatment, there is little information to help managers</w:t>
      </w:r>
      <w:r w:rsidR="005412BF">
        <w:rPr>
          <w:rFonts w:ascii="Times New Roman" w:hAnsi="Times New Roman" w:cs="Times New Roman"/>
          <w:sz w:val="24"/>
          <w:szCs w:val="24"/>
        </w:rPr>
        <w:t xml:space="preserve"> and researchers</w:t>
      </w:r>
      <w:r>
        <w:rPr>
          <w:rFonts w:ascii="Times New Roman" w:hAnsi="Times New Roman" w:cs="Times New Roman"/>
          <w:sz w:val="24"/>
          <w:szCs w:val="24"/>
        </w:rPr>
        <w:t xml:space="preserve">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4EACD269" w14:textId="77777777" w:rsidR="00F07897" w:rsidRDefault="00F07897" w:rsidP="00C379E8">
      <w:pPr>
        <w:spacing w:after="0" w:line="360" w:lineRule="auto"/>
        <w:rPr>
          <w:rFonts w:ascii="Times New Roman" w:hAnsi="Times New Roman" w:cs="Times New Roman"/>
          <w:sz w:val="24"/>
          <w:szCs w:val="24"/>
        </w:rPr>
      </w:pP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61FC861B" w14:textId="0FEBD728"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 xml:space="preserve">In this report, we touch on some key concepts in treatment longevity from the scientific literature, and then synthesize data from all the published studies of treatment longevity that we could find from western dry forests, including 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 and policy makers working to find solutions for restoring dry forests of the western US, particularly within Washington State.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6AE6FDFF" w:rsidR="00783D15" w:rsidRPr="006545EE" w:rsidRDefault="00F07897" w:rsidP="00C379E8">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w:t>
      </w:r>
      <w:r w:rsidR="00783D15" w:rsidRPr="006545EE">
        <w:rPr>
          <w:rFonts w:ascii="Times New Roman" w:hAnsi="Times New Roman" w:cs="Times New Roman"/>
          <w:b/>
          <w:bCs/>
          <w:sz w:val="24"/>
          <w:szCs w:val="24"/>
          <w:u w:val="single"/>
        </w:rPr>
        <w:t xml:space="preserve">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5AF116EE" w14:textId="6C22158E" w:rsidR="006545EE" w:rsidRPr="006545EE" w:rsidRDefault="006545EE"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C379E8">
      <w:pPr>
        <w:spacing w:after="0" w:line="360" w:lineRule="auto"/>
        <w:rPr>
          <w:rFonts w:ascii="Times New Roman" w:hAnsi="Times New Roman" w:cs="Times New Roman"/>
          <w:sz w:val="24"/>
          <w:szCs w:val="24"/>
        </w:rPr>
      </w:pPr>
    </w:p>
    <w:p w14:paraId="031F7786" w14:textId="6D3D1239"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52C54293"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40BB48D0"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ne way to judge fuels treatment longevity is by looking at what the fuels themselves do over time, and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r>
        <w:rPr>
          <w:rFonts w:ascii="Times New Roman" w:hAnsi="Times New Roman" w:cs="Times New Roman"/>
          <w:sz w:val="24"/>
          <w:szCs w:val="24"/>
        </w:rPr>
        <w:t>fuels</w:t>
      </w:r>
      <w:r w:rsidR="008B08E9">
        <w:rPr>
          <w:rFonts w:ascii="Times New Roman" w:hAnsi="Times New Roman" w:cs="Times New Roman"/>
          <w:sz w:val="24"/>
          <w:szCs w:val="24"/>
        </w:rPr>
        <w:t>’</w:t>
      </w:r>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fire behavior.  Therefore, assessment of fuels treatment longevity based on fuels patterns should be accompanied with as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 meaningful differences in 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773F738C"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issues caused by analyzing multiple fuels components can be somewhat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d the most commonly</w:t>
      </w:r>
      <w:r w:rsidR="00983CD0">
        <w:rPr>
          <w:rFonts w:ascii="Times New Roman" w:hAnsi="Times New Roman" w:cs="Times New Roman"/>
          <w:sz w:val="24"/>
          <w:szCs w:val="24"/>
        </w:rPr>
        <w:t>-used</w:t>
      </w:r>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w:t>
      </w:r>
      <w:r w:rsidR="006533A2">
        <w:rPr>
          <w:rFonts w:ascii="Times New Roman" w:hAnsi="Times New Roman" w:cs="Times New Roman"/>
          <w:sz w:val="24"/>
          <w:szCs w:val="24"/>
        </w:rPr>
        <w:lastRenderedPageBreak/>
        <w:t xml:space="preserve">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59FC94C5"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 particular location, and is not as good for comparing relative benefits of treating 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unreasonabl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42DAEAA3"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t>
      </w:r>
      <w:r w:rsidR="005412BF">
        <w:rPr>
          <w:rFonts w:ascii="Times New Roman" w:hAnsi="Times New Roman" w:cs="Times New Roman"/>
          <w:sz w:val="24"/>
          <w:szCs w:val="24"/>
        </w:rPr>
        <w:t>western 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One traditional knowledg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w:t>
      </w:r>
      <w:r w:rsidR="0087151C">
        <w:rPr>
          <w:rFonts w:ascii="Times New Roman" w:hAnsi="Times New Roman" w:cs="Times New Roman"/>
          <w:sz w:val="24"/>
          <w:szCs w:val="24"/>
        </w:rPr>
        <w:lastRenderedPageBreak/>
        <w:t xml:space="preserve">management because of the legacy of fire suppression.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1DDD15F9" w14:textId="45A0C59A" w:rsidR="006902D6" w:rsidRDefault="006902D6" w:rsidP="001732AF">
      <w:pPr>
        <w:spacing w:after="0" w:line="360" w:lineRule="auto"/>
        <w:rPr>
          <w:rFonts w:ascii="Times New Roman" w:hAnsi="Times New Roman" w:cs="Times New Roman"/>
          <w:i/>
          <w:iCs/>
          <w:sz w:val="24"/>
          <w:szCs w:val="24"/>
        </w:rPr>
      </w:pPr>
    </w:p>
    <w:p w14:paraId="43C97E1C" w14:textId="55A4A0E9" w:rsidR="006902D6"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Most studies of fuels treatment longevity fail to find statistically significant differences between different types of treatments or between pretreatment and longterm sample periods for most fuels metrics,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E51FD8">
        <w:rPr>
          <w:rFonts w:ascii="Times New Roman" w:hAnsi="Times New Roman" w:cs="Times New Roman"/>
          <w:sz w:val="24"/>
          <w:szCs w:val="24"/>
        </w:rPr>
        <w:t>.  This is important to keep in mind for fuels surveys because many fuels metrics have high variability</w:t>
      </w:r>
      <w:r w:rsidR="00234037">
        <w:rPr>
          <w:rFonts w:ascii="Times New Roman" w:hAnsi="Times New Roman" w:cs="Times New Roman"/>
          <w:sz w:val="24"/>
          <w:szCs w:val="24"/>
        </w:rPr>
        <w:t xml:space="preserve">, and fuels surveys are intensive so there often isn’t money to sample a huge number of plots.  </w:t>
      </w:r>
    </w:p>
    <w:p w14:paraId="0CE53075" w14:textId="77777777" w:rsidR="00C75C2F" w:rsidRDefault="00C75C2F" w:rsidP="001732AF">
      <w:pPr>
        <w:spacing w:after="0" w:line="360" w:lineRule="auto"/>
        <w:rPr>
          <w:rFonts w:ascii="Times New Roman" w:hAnsi="Times New Roman" w:cs="Times New Roman"/>
          <w:sz w:val="24"/>
          <w:szCs w:val="24"/>
        </w:rPr>
      </w:pPr>
    </w:p>
    <w:p w14:paraId="6F2B77EF" w14:textId="3564F443" w:rsidR="00234037" w:rsidRDefault="00234037"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inherently conservative in that it tries to minimize the chance of </w:t>
      </w:r>
      <w:r w:rsidR="00C75C2F">
        <w:rPr>
          <w:rFonts w:ascii="Times New Roman" w:hAnsi="Times New Roman" w:cs="Times New Roman"/>
          <w:sz w:val="24"/>
          <w:szCs w:val="24"/>
        </w:rPr>
        <w:t xml:space="preserve">falsely </w:t>
      </w:r>
      <w:r>
        <w:rPr>
          <w:rFonts w:ascii="Times New Roman" w:hAnsi="Times New Roman" w:cs="Times New Roman"/>
          <w:sz w:val="24"/>
          <w:szCs w:val="24"/>
        </w:rPr>
        <w:t xml:space="preserve">declaring a difference between two tested entities, such as different types of fuels treatments.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r w:rsidR="008D6390">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used with caution and as one piece in a holistic strategy for thinking about the problem. </w:t>
      </w:r>
    </w:p>
    <w:p w14:paraId="4CB6702F" w14:textId="0DFA8FBF" w:rsidR="008B5550" w:rsidRDefault="008B5550" w:rsidP="001732AF">
      <w:pPr>
        <w:spacing w:after="0" w:line="360" w:lineRule="auto"/>
        <w:rPr>
          <w:rFonts w:ascii="Times New Roman" w:hAnsi="Times New Roman" w:cs="Times New Roman"/>
          <w:sz w:val="24"/>
          <w:szCs w:val="24"/>
        </w:rPr>
      </w:pPr>
    </w:p>
    <w:p w14:paraId="60694F9A" w14:textId="0C23A55D" w:rsidR="008B5550" w:rsidRDefault="008B5550" w:rsidP="001732AF">
      <w:pPr>
        <w:spacing w:after="0" w:line="360" w:lineRule="auto"/>
        <w:rPr>
          <w:rFonts w:ascii="Times New Roman" w:hAnsi="Times New Roman" w:cs="Times New Roman"/>
          <w:sz w:val="24"/>
          <w:szCs w:val="24"/>
        </w:rPr>
      </w:pPr>
    </w:p>
    <w:p w14:paraId="449C8315" w14:textId="24CE9406" w:rsidR="008B5550" w:rsidRPr="006902D6" w:rsidRDefault="008B5550" w:rsidP="001732AF">
      <w:pPr>
        <w:spacing w:after="0" w:line="360" w:lineRule="auto"/>
        <w:rPr>
          <w:rFonts w:ascii="Times New Roman" w:hAnsi="Times New Roman" w:cs="Times New Roman"/>
          <w:sz w:val="24"/>
          <w:szCs w:val="24"/>
        </w:rPr>
      </w:pPr>
    </w:p>
    <w:p w14:paraId="7411B0AD" w14:textId="7B8AC910" w:rsidR="0087151C" w:rsidRDefault="0087151C" w:rsidP="001732AF">
      <w:pPr>
        <w:spacing w:after="0" w:line="360" w:lineRule="auto"/>
        <w:rPr>
          <w:rFonts w:ascii="Times New Roman" w:hAnsi="Times New Roman" w:cs="Times New Roman"/>
          <w:sz w:val="24"/>
          <w:szCs w:val="24"/>
        </w:rPr>
      </w:pPr>
    </w:p>
    <w:p w14:paraId="3BCD402A" w14:textId="244D9519"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77777777"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032399A8" w14:textId="77777777" w:rsidR="008D6390" w:rsidRDefault="008D6390" w:rsidP="001732AF">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14:anchorId="39C78AF4" wp14:editId="4BAC2022">
                <wp:simplePos x="0" y="0"/>
                <wp:positionH relativeFrom="margin">
                  <wp:align>right</wp:align>
                </wp:positionH>
                <wp:positionV relativeFrom="paragraph">
                  <wp:posOffset>333756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415.6pt;margin-top:262.8pt;width:466.8pt;height:176.4pt;z-index:2516582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DKsdgLh&#10;AAAACAEAAA8AAAAAAAAAAAAAAAAAnAQAAGRycy9kb3ducmV2LnhtbFBLBQYAAAAABAAEAPMAAACq&#10;BQAAAAA=&#10;" fillcolor="white [3201]" stroked="f" strokeweight=".5pt">
                <v:textbo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r>
        <w:rPr>
          <w:noProof/>
        </w:rPr>
        <w:drawing>
          <wp:inline distT="0" distB="0" distL="0" distR="0" wp14:anchorId="269AA7EC" wp14:editId="327045A9">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EF377E9" w14:textId="77777777" w:rsidR="008D6390" w:rsidRDefault="008D6390" w:rsidP="001732AF">
      <w:pPr>
        <w:spacing w:after="0" w:line="360" w:lineRule="auto"/>
        <w:rPr>
          <w:rFonts w:ascii="Times New Roman" w:hAnsi="Times New Roman" w:cs="Times New Roman"/>
          <w:sz w:val="24"/>
          <w:szCs w:val="24"/>
        </w:rPr>
      </w:pPr>
    </w:p>
    <w:p w14:paraId="00ADFD09" w14:textId="01A8B079"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 xml:space="preserve">also </w:t>
      </w:r>
      <w:r w:rsidR="00A36350">
        <w:rPr>
          <w:rFonts w:ascii="Times New Roman" w:hAnsi="Times New Roman" w:cs="Times New Roman"/>
          <w:sz w:val="24"/>
          <w:szCs w:val="24"/>
        </w:rPr>
        <w:lastRenderedPageBreak/>
        <w:t>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In areas where high value assets coincide with productive sites, managers will likely need to treat stands often to maintain low fire hazard.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1F935224"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0F6FB0">
        <w:rPr>
          <w:rFonts w:ascii="Times New Roman" w:hAnsi="Times New Roman" w:cs="Times New Roman"/>
          <w:i/>
          <w:iCs/>
          <w:sz w:val="24"/>
          <w:szCs w:val="24"/>
        </w:rPr>
        <w:t>implementation</w:t>
      </w:r>
    </w:p>
    <w:p w14:paraId="15BE00A1" w14:textId="77777777" w:rsidR="00E3590B" w:rsidRDefault="00E3590B" w:rsidP="001732AF">
      <w:pPr>
        <w:spacing w:after="0" w:line="360" w:lineRule="auto"/>
        <w:rPr>
          <w:rFonts w:ascii="Times New Roman" w:hAnsi="Times New Roman" w:cs="Times New Roman"/>
          <w:i/>
          <w:iCs/>
          <w:sz w:val="24"/>
          <w:szCs w:val="24"/>
        </w:rPr>
      </w:pPr>
    </w:p>
    <w:p w14:paraId="3C23F6BE" w14:textId="4DD79A9C" w:rsidR="00C379E8" w:rsidRDefault="00127BA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but robust studies comparing the longterm response of different treatments are limited, and show little evidence of longterm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 </w:t>
      </w:r>
      <w:r>
        <w:rPr>
          <w:rFonts w:ascii="Times New Roman" w:hAnsi="Times New Roman" w:cs="Times New Roman"/>
          <w:sz w:val="24"/>
          <w:szCs w:val="24"/>
        </w:rPr>
        <w:t xml:space="preserve">  Prescribed burning is generally good at reducing surface fuels in the short term, but often doesn’t change the canopy fuel layer much, besides removing some smaller ladder fuels.  Managers are often constrained to conducting prescribed burns in mild fire weather conditions, to minimize risk of escape.</w:t>
      </w:r>
      <w:r w:rsidR="006E29B3">
        <w:rPr>
          <w:rFonts w:ascii="Times New Roman" w:hAnsi="Times New Roman" w:cs="Times New Roman"/>
          <w:sz w:val="24"/>
          <w:szCs w:val="24"/>
        </w:rPr>
        <w:t xml:space="preserve">  More intense prescribed burning may produce more desirable changes in canopy fuels but will be infeasible in most cases.</w:t>
      </w:r>
      <w:r>
        <w:rPr>
          <w:rFonts w:ascii="Times New Roman" w:hAnsi="Times New Roman" w:cs="Times New Roman"/>
          <w:sz w:val="24"/>
          <w:szCs w:val="24"/>
        </w:rPr>
        <w:t xml:space="preserve">  Thinning alone is effective at reducing canopy fuels, but can increase short term fire hazard because it moves many twigs and branches </w:t>
      </w:r>
      <w:r w:rsidR="00FF437C">
        <w:rPr>
          <w:rFonts w:ascii="Times New Roman" w:hAnsi="Times New Roman" w:cs="Times New Roman"/>
          <w:sz w:val="24"/>
          <w:szCs w:val="24"/>
        </w:rPr>
        <w:t>to</w:t>
      </w:r>
      <w:r>
        <w:rPr>
          <w:rFonts w:ascii="Times New Roman" w:hAnsi="Times New Roman" w:cs="Times New Roman"/>
          <w:sz w:val="24"/>
          <w:szCs w:val="24"/>
        </w:rPr>
        <w:t xml:space="preserve"> the ground.</w:t>
      </w:r>
      <w:r w:rsidR="00E3590B">
        <w:rPr>
          <w:rFonts w:ascii="Times New Roman" w:hAnsi="Times New Roman" w:cs="Times New Roman"/>
          <w:sz w:val="24"/>
          <w:szCs w:val="24"/>
        </w:rPr>
        <w:t xml:space="preserve">  These excess fuels caused by harvesting are called ‘activity fuels.’  Activity fuels</w:t>
      </w:r>
      <w:r>
        <w:rPr>
          <w:rFonts w:ascii="Times New Roman" w:hAnsi="Times New Roman" w:cs="Times New Roman"/>
          <w:sz w:val="24"/>
          <w:szCs w:val="24"/>
        </w:rPr>
        <w:t xml:space="preserve"> can be addressed by additional measures such as whole tree harvest, mastication, or prescribed burning.   </w:t>
      </w:r>
      <w:r w:rsidR="00FF437C">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w:t>
      </w:r>
      <w:r w:rsidR="00FF437C">
        <w:rPr>
          <w:rFonts w:ascii="Times New Roman" w:hAnsi="Times New Roman" w:cs="Times New Roman"/>
          <w:sz w:val="24"/>
          <w:szCs w:val="24"/>
        </w:rPr>
        <w:lastRenderedPageBreak/>
        <w:t>because of relatively unpredictable variation in the sizes and patterns of wood fragments, and decay stages.</w:t>
      </w:r>
      <w:r w:rsidR="00E3590B">
        <w:rPr>
          <w:rFonts w:ascii="Times New Roman" w:hAnsi="Times New Roman" w:cs="Times New Roman"/>
          <w:sz w:val="24"/>
          <w:szCs w:val="24"/>
        </w:rPr>
        <w:t xml:space="preserve">  Burning after after thinning is often preferred where feasible, both because it most closely mimics natural processes for restoration purposes and because the fuels it consumes are those that would be most available to a wildfire.   Thinning followed by burning has the </w:t>
      </w:r>
      <w:r w:rsidR="00C80580">
        <w:rPr>
          <w:rFonts w:ascii="Times New Roman" w:hAnsi="Times New Roman" w:cs="Times New Roman"/>
          <w:sz w:val="24"/>
          <w:szCs w:val="24"/>
        </w:rPr>
        <w:t>dual</w:t>
      </w:r>
      <w:r w:rsidR="00E3590B">
        <w:rPr>
          <w:rFonts w:ascii="Times New Roman" w:hAnsi="Times New Roman" w:cs="Times New Roman"/>
          <w:sz w:val="24"/>
          <w:szCs w:val="24"/>
        </w:rPr>
        <w:t xml:space="preserve"> benefit of </w:t>
      </w:r>
      <w:r w:rsidR="000F6FB0">
        <w:rPr>
          <w:rFonts w:ascii="Times New Roman" w:hAnsi="Times New Roman" w:cs="Times New Roman"/>
          <w:sz w:val="24"/>
          <w:szCs w:val="24"/>
        </w:rPr>
        <w:t xml:space="preserve">large </w:t>
      </w:r>
      <w:r w:rsidR="00E3590B">
        <w:rPr>
          <w:rFonts w:ascii="Times New Roman" w:hAnsi="Times New Roman" w:cs="Times New Roman"/>
          <w:sz w:val="24"/>
          <w:szCs w:val="24"/>
        </w:rPr>
        <w:t>reduc</w:t>
      </w:r>
      <w:r w:rsidR="000F6FB0">
        <w:rPr>
          <w:rFonts w:ascii="Times New Roman" w:hAnsi="Times New Roman" w:cs="Times New Roman"/>
          <w:sz w:val="24"/>
          <w:szCs w:val="24"/>
        </w:rPr>
        <w:t>tions in</w:t>
      </w:r>
      <w:r w:rsidR="00E3590B">
        <w:rPr>
          <w:rFonts w:ascii="Times New Roman" w:hAnsi="Times New Roman" w:cs="Times New Roman"/>
          <w:sz w:val="24"/>
          <w:szCs w:val="24"/>
        </w:rPr>
        <w:t xml:space="preserve"> canopy fuels and </w:t>
      </w:r>
      <w:r w:rsidR="000F6FB0">
        <w:rPr>
          <w:rFonts w:ascii="Times New Roman" w:hAnsi="Times New Roman" w:cs="Times New Roman"/>
          <w:sz w:val="24"/>
          <w:szCs w:val="24"/>
        </w:rPr>
        <w:t>su</w:t>
      </w:r>
      <w:r w:rsidR="00E3590B">
        <w:rPr>
          <w:rFonts w:ascii="Times New Roman" w:hAnsi="Times New Roman" w:cs="Times New Roman"/>
          <w:sz w:val="24"/>
          <w:szCs w:val="24"/>
        </w:rPr>
        <w:t>rface fuels</w:t>
      </w:r>
      <w:r w:rsidR="000F6FB0">
        <w:rPr>
          <w:rFonts w:ascii="Times New Roman" w:hAnsi="Times New Roman" w:cs="Times New Roman"/>
          <w:sz w:val="24"/>
          <w:szCs w:val="24"/>
        </w:rPr>
        <w:t xml:space="preserve">, including activity fuels.  </w:t>
      </w:r>
      <w:r w:rsidR="00C80580">
        <w:rPr>
          <w:rFonts w:ascii="Times New Roman" w:hAnsi="Times New Roman" w:cs="Times New Roman"/>
          <w:sz w:val="24"/>
          <w:szCs w:val="24"/>
        </w:rPr>
        <w:t xml:space="preserve">Within a given set of fire weather parameters, prescribed fire is often more intense in recently thinned units because of the recent influx of surface fuels, which may result in greater fuel consumption and ladder fuel mortality, but can also cause greater damage to timber value.  </w:t>
      </w:r>
    </w:p>
    <w:p w14:paraId="00AE37A5" w14:textId="77777777" w:rsidR="005C42A6" w:rsidRDefault="005C42A6" w:rsidP="00C379E8">
      <w:pPr>
        <w:spacing w:after="0" w:line="360" w:lineRule="auto"/>
        <w:rPr>
          <w:rFonts w:ascii="Times New Roman" w:hAnsi="Times New Roman" w:cs="Times New Roman"/>
          <w:sz w:val="24"/>
          <w:szCs w:val="24"/>
        </w:rPr>
      </w:pPr>
    </w:p>
    <w:p w14:paraId="717C5F7E" w14:textId="3A076A45" w:rsidR="005059F1" w:rsidRDefault="006E29B3"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r w:rsidR="005F53C0">
        <w:rPr>
          <w:rFonts w:ascii="Times New Roman" w:hAnsi="Times New Roman" w:cs="Times New Roman"/>
          <w:sz w:val="24"/>
          <w:szCs w:val="24"/>
        </w:rPr>
        <w:t xml:space="preserve">In </w:t>
      </w:r>
      <w:r w:rsidR="00C80580">
        <w:rPr>
          <w:rFonts w:ascii="Times New Roman" w:hAnsi="Times New Roman" w:cs="Times New Roman"/>
          <w:sz w:val="24"/>
          <w:szCs w:val="24"/>
        </w:rPr>
        <w:t xml:space="preserve">most cases, burning and thinning plus burning </w:t>
      </w:r>
      <w:r w:rsidR="00222B15">
        <w:rPr>
          <w:rFonts w:ascii="Times New Roman" w:hAnsi="Times New Roman" w:cs="Times New Roman"/>
          <w:sz w:val="24"/>
          <w:szCs w:val="24"/>
        </w:rPr>
        <w:t xml:space="preserve">units </w:t>
      </w:r>
      <w:r w:rsidR="00AD66DB">
        <w:rPr>
          <w:rFonts w:ascii="Times New Roman" w:hAnsi="Times New Roman" w:cs="Times New Roman"/>
          <w:sz w:val="24"/>
          <w:szCs w:val="24"/>
        </w:rPr>
        <w:t>appear to have sustained their fuels reduction benefits into the longterm period compared to pretreatment values</w:t>
      </w:r>
      <w:r w:rsidR="005E4AC9">
        <w:rPr>
          <w:rFonts w:ascii="Times New Roman" w:hAnsi="Times New Roman" w:cs="Times New Roman"/>
          <w:sz w:val="24"/>
          <w:szCs w:val="24"/>
        </w:rPr>
        <w:t xml:space="preserve">, while thinning alone either shows less benefit or even a detriment to fuels management goals. </w:t>
      </w:r>
      <w:r w:rsidR="005C42A6">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Pr>
          <w:rFonts w:ascii="Times New Roman" w:hAnsi="Times New Roman" w:cs="Times New Roman"/>
          <w:sz w:val="24"/>
          <w:szCs w:val="24"/>
        </w:rPr>
        <w:t xml:space="preserve"> The differences are not always statistically significant, but </w:t>
      </w:r>
      <w:r w:rsidR="00304F2E">
        <w:rPr>
          <w:rFonts w:ascii="Times New Roman" w:hAnsi="Times New Roman" w:cs="Times New Roman"/>
          <w:sz w:val="24"/>
          <w:szCs w:val="24"/>
        </w:rPr>
        <w:t xml:space="preserve">multiple </w:t>
      </w:r>
      <w:r w:rsidR="004E2C5B">
        <w:rPr>
          <w:rFonts w:ascii="Times New Roman" w:hAnsi="Times New Roman" w:cs="Times New Roman"/>
          <w:sz w:val="24"/>
          <w:szCs w:val="24"/>
        </w:rPr>
        <w:t>studies based on resampling permanent plots</w:t>
      </w:r>
      <w:r w:rsidR="005E4AC9">
        <w:rPr>
          <w:rFonts w:ascii="Times New Roman" w:hAnsi="Times New Roman" w:cs="Times New Roman"/>
          <w:sz w:val="24"/>
          <w:szCs w:val="24"/>
        </w:rPr>
        <w:t xml:space="preserve"> support these relative trends</w:t>
      </w:r>
      <w:r w:rsidR="00AD66DB">
        <w:rPr>
          <w:rFonts w:ascii="Times New Roman" w:hAnsi="Times New Roman" w:cs="Times New Roman"/>
          <w:sz w:val="24"/>
          <w:szCs w:val="24"/>
        </w:rPr>
        <w:t xml:space="preserve"> </w:t>
      </w:r>
      <w:r w:rsidR="00AD66DB">
        <w:rPr>
          <w:rFonts w:ascii="Times New Roman" w:hAnsi="Times New Roman" w:cs="Times New Roman"/>
          <w:sz w:val="24"/>
          <w:szCs w:val="24"/>
        </w:rPr>
        <w:fldChar w:fldCharType="begin" w:fldLock="1"/>
      </w:r>
      <w:r w:rsidR="004E2C5B">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Stephens et al. 2012, Morici 2017, Hood et al. 2020)</w:t>
      </w:r>
      <w:r w:rsidR="00AD66DB">
        <w:rPr>
          <w:rFonts w:ascii="Times New Roman" w:hAnsi="Times New Roman" w:cs="Times New Roman"/>
          <w:sz w:val="24"/>
          <w:szCs w:val="24"/>
        </w:rPr>
        <w:fldChar w:fldCharType="end"/>
      </w:r>
      <w:r w:rsidR="005F53C0">
        <w:rPr>
          <w:rFonts w:ascii="Times New Roman" w:hAnsi="Times New Roman" w:cs="Times New Roman"/>
          <w:sz w:val="24"/>
          <w:szCs w:val="24"/>
        </w:rPr>
        <w:t>.</w:t>
      </w:r>
      <w:r w:rsidR="00222B15">
        <w:rPr>
          <w:rFonts w:ascii="Times New Roman" w:hAnsi="Times New Roman" w:cs="Times New Roman"/>
          <w:sz w:val="24"/>
          <w:szCs w:val="24"/>
        </w:rPr>
        <w:t xml:space="preserve"> </w:t>
      </w:r>
      <w:r w:rsidR="005E4AC9">
        <w:rPr>
          <w:rFonts w:ascii="Times New Roman" w:hAnsi="Times New Roman" w:cs="Times New Roman"/>
          <w:sz w:val="24"/>
          <w:szCs w:val="24"/>
        </w:rPr>
        <w:t xml:space="preserve"> </w:t>
      </w:r>
    </w:p>
    <w:p w14:paraId="679DB480" w14:textId="77777777" w:rsidR="005059F1" w:rsidRDefault="005059F1" w:rsidP="005059F1">
      <w:pPr>
        <w:spacing w:after="0" w:line="360" w:lineRule="auto"/>
        <w:rPr>
          <w:rFonts w:ascii="Times New Roman" w:hAnsi="Times New Roman" w:cs="Times New Roman"/>
          <w:sz w:val="24"/>
          <w:szCs w:val="24"/>
        </w:rPr>
      </w:pPr>
    </w:p>
    <w:p w14:paraId="7394D667" w14:textId="1D7F7A1D" w:rsidR="005059F1" w:rsidRDefault="005E4AC9" w:rsidP="005059F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fuels reduction practice</w:t>
      </w:r>
      <w:r w:rsidR="00304F2E">
        <w:rPr>
          <w:rFonts w:ascii="Times New Roman" w:hAnsi="Times New Roman" w:cs="Times New Roman"/>
          <w:sz w:val="24"/>
          <w:szCs w:val="24"/>
        </w:rPr>
        <w:t xml:space="preserve"> without further study</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a longer term than most studies have been conducted.  Once the activity fuels decompose, units that are thinned at enough intensity likely maintain a lower canopy bulk density</w:t>
      </w:r>
      <w:r w:rsidR="00304F2E">
        <w:rPr>
          <w:rFonts w:ascii="Times New Roman" w:hAnsi="Times New Roman" w:cs="Times New Roman"/>
          <w:sz w:val="24"/>
          <w:szCs w:val="24"/>
        </w:rPr>
        <w:t>.  So in the longrun, thinning could likely cause a lowe</w:t>
      </w:r>
      <w:r>
        <w:rPr>
          <w:rFonts w:ascii="Times New Roman" w:hAnsi="Times New Roman" w:cs="Times New Roman"/>
          <w:sz w:val="24"/>
          <w:szCs w:val="24"/>
        </w:rPr>
        <w:t xml:space="preserve">r rate of litterfall and twigfall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in thin unit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lastRenderedPageBreak/>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longterm, 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35A62899" w14:textId="77777777" w:rsidR="005C42A6" w:rsidRDefault="005C42A6" w:rsidP="005059F1">
      <w:pPr>
        <w:spacing w:after="0" w:line="360" w:lineRule="auto"/>
        <w:rPr>
          <w:rFonts w:ascii="Times New Roman" w:hAnsi="Times New Roman" w:cs="Times New Roman"/>
          <w:sz w:val="24"/>
          <w:szCs w:val="24"/>
        </w:rPr>
      </w:pPr>
    </w:p>
    <w:p w14:paraId="2430EF27" w14:textId="1A014511" w:rsidR="00BC671D" w:rsidRDefault="005059F1" w:rsidP="005059F1">
      <w:pPr>
        <w:spacing w:after="0" w:line="360" w:lineRule="auto"/>
        <w:rPr>
          <w:rFonts w:ascii="Times New Roman" w:hAnsi="Times New Roman" w:cs="Times New Roman"/>
          <w:sz w:val="24"/>
          <w:szCs w:val="24"/>
        </w:rPr>
      </w:pPr>
      <w:r w:rsidRPr="005059F1">
        <w:rPr>
          <w:rFonts w:ascii="Times New Roman" w:hAnsi="Times New Roman" w:cs="Times New Roman"/>
          <w:sz w:val="24"/>
          <w:szCs w:val="24"/>
        </w:rPr>
        <w:t>It is important to consider the possibility of thinning alone as a viable longterm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 logistically difficult.  Additionally, fire scars can cause damage to timber value of leave trees</w:t>
      </w:r>
      <w:r w:rsidR="00BC671D">
        <w:rPr>
          <w:rFonts w:ascii="Times New Roman" w:hAnsi="Times New Roman" w:cs="Times New Roman"/>
          <w:sz w:val="24"/>
          <w:szCs w:val="24"/>
        </w:rPr>
        <w:t xml:space="preserve">.  For all these reasons, burning and other surface fuels reduction methods may be difficult to incorporate on landownerships for which a steady revenue supply is a major goal.   </w:t>
      </w:r>
    </w:p>
    <w:p w14:paraId="1292B5DE" w14:textId="77777777" w:rsidR="00BC671D" w:rsidRDefault="00BC671D" w:rsidP="005059F1">
      <w:pPr>
        <w:spacing w:after="0" w:line="360" w:lineRule="auto"/>
        <w:rPr>
          <w:rFonts w:ascii="Times New Roman" w:hAnsi="Times New Roman" w:cs="Times New Roman"/>
          <w:sz w:val="24"/>
          <w:szCs w:val="24"/>
        </w:rPr>
      </w:pPr>
    </w:p>
    <w:p w14:paraId="45D2B819" w14:textId="6DF2E3E0" w:rsidR="00E3590B" w:rsidRDefault="000F6FB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surface and canopy fuel dynamics, the l</w:t>
      </w:r>
      <w:r w:rsidR="00BC671D">
        <w:rPr>
          <w:rFonts w:ascii="Times New Roman" w:hAnsi="Times New Roman" w:cs="Times New Roman"/>
          <w:sz w:val="24"/>
          <w:szCs w:val="24"/>
        </w:rPr>
        <w:t xml:space="preserve">ongterm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 and two crucial aspects of treatment implementation 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906FB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Exposed soil is more favorable for recruitment</w:t>
      </w:r>
      <w:r w:rsidR="00C84393">
        <w:rPr>
          <w:rFonts w:ascii="Times New Roman" w:hAnsi="Times New Roman" w:cs="Times New Roman"/>
          <w:sz w:val="24"/>
          <w:szCs w:val="24"/>
        </w:rPr>
        <w:t xml:space="preserve"> of many tree and shrub species</w:t>
      </w:r>
      <w:r w:rsidR="00A32375">
        <w:rPr>
          <w:rFonts w:ascii="Times New Roman" w:hAnsi="Times New Roman" w:cs="Times New Roman"/>
          <w:sz w:val="24"/>
          <w:szCs w:val="24"/>
        </w:rPr>
        <w:t xml:space="preserve">, so </w:t>
      </w:r>
      <w:r w:rsidR="00C84393">
        <w:rPr>
          <w:rFonts w:ascii="Times New Roman" w:hAnsi="Times New Roman" w:cs="Times New Roman"/>
          <w:sz w:val="24"/>
          <w:szCs w:val="24"/>
        </w:rPr>
        <w:t>exposing soil</w:t>
      </w:r>
      <w:r w:rsidR="00A32375">
        <w:rPr>
          <w:rFonts w:ascii="Times New Roman" w:hAnsi="Times New Roman" w:cs="Times New Roman"/>
          <w:sz w:val="24"/>
          <w:szCs w:val="24"/>
        </w:rPr>
        <w:t xml:space="preserve"> may result in more ladder fuels and live surface fuels in the long</w:t>
      </w:r>
      <w:r w:rsidR="00051D01">
        <w:rPr>
          <w:rFonts w:ascii="Times New Roman" w:hAnsi="Times New Roman" w:cs="Times New Roman"/>
          <w:sz w:val="24"/>
          <w:szCs w:val="24"/>
        </w:rPr>
        <w:t>term</w:t>
      </w:r>
      <w:r w:rsidR="00A32375">
        <w:rPr>
          <w:rFonts w:ascii="Times New Roman" w:hAnsi="Times New Roman" w:cs="Times New Roman"/>
          <w:sz w:val="24"/>
          <w:szCs w:val="24"/>
        </w:rPr>
        <w:t xml:space="preserve">.  Both thinning and burning </w:t>
      </w:r>
      <w:r w:rsidR="00C84393">
        <w:rPr>
          <w:rFonts w:ascii="Times New Roman" w:hAnsi="Times New Roman" w:cs="Times New Roman"/>
          <w:sz w:val="24"/>
          <w:szCs w:val="24"/>
        </w:rPr>
        <w:t>often expose bare soil</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 Logging equipment </w:t>
      </w:r>
      <w:r w:rsidR="000842AE">
        <w:rPr>
          <w:rFonts w:ascii="Times New Roman" w:hAnsi="Times New Roman" w:cs="Times New Roman"/>
          <w:sz w:val="24"/>
          <w:szCs w:val="24"/>
        </w:rPr>
        <w:t xml:space="preserve">locally </w:t>
      </w:r>
      <w:r w:rsidR="00C84393">
        <w:rPr>
          <w:rFonts w:ascii="Times New Roman" w:hAnsi="Times New Roman" w:cs="Times New Roman"/>
          <w:sz w:val="24"/>
          <w:szCs w:val="24"/>
        </w:rPr>
        <w:t>displaces and compacts litter and duff</w:t>
      </w:r>
      <w:r w:rsidR="00051D01">
        <w:rPr>
          <w:rFonts w:ascii="Times New Roman" w:hAnsi="Times New Roman" w:cs="Times New Roman"/>
          <w:sz w:val="24"/>
          <w:szCs w:val="24"/>
        </w:rPr>
        <w:t xml:space="preserve"> with tracks and wheels, and by skidding logs. </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Pr</w:t>
      </w:r>
      <w:r w:rsidR="00A32375">
        <w:rPr>
          <w:rFonts w:ascii="Times New Roman" w:hAnsi="Times New Roman" w:cs="Times New Roman"/>
          <w:sz w:val="24"/>
          <w:szCs w:val="24"/>
        </w:rPr>
        <w:t xml:space="preserve">escribed burning </w:t>
      </w:r>
      <w:r w:rsidR="00051D01">
        <w:rPr>
          <w:rFonts w:ascii="Times New Roman" w:hAnsi="Times New Roman" w:cs="Times New Roman"/>
          <w:sz w:val="24"/>
          <w:szCs w:val="24"/>
        </w:rPr>
        <w:t>can expose large areas of soil</w:t>
      </w:r>
      <w:r w:rsidR="00A32375">
        <w:rPr>
          <w:rFonts w:ascii="Times New Roman" w:hAnsi="Times New Roman" w:cs="Times New Roman"/>
          <w:sz w:val="24"/>
          <w:szCs w:val="24"/>
        </w:rPr>
        <w:t xml:space="preserve"> by consuming surface fuels, although in many cases it will leave large areas of </w:t>
      </w:r>
      <w:r w:rsidR="00051D01">
        <w:rPr>
          <w:rFonts w:ascii="Times New Roman" w:hAnsi="Times New Roman" w:cs="Times New Roman"/>
          <w:sz w:val="24"/>
          <w:szCs w:val="24"/>
        </w:rPr>
        <w:t xml:space="preserve"> </w:t>
      </w:r>
      <w:r w:rsidR="00A32375">
        <w:rPr>
          <w:rFonts w:ascii="Times New Roman" w:hAnsi="Times New Roman" w:cs="Times New Roman"/>
          <w:sz w:val="24"/>
          <w:szCs w:val="24"/>
        </w:rPr>
        <w:t>duff intact</w:t>
      </w:r>
      <w:r w:rsidR="00051D01">
        <w:rPr>
          <w:rFonts w:ascii="Times New Roman" w:hAnsi="Times New Roman" w:cs="Times New Roman"/>
          <w:sz w:val="24"/>
          <w:szCs w:val="24"/>
        </w:rPr>
        <w:t>, or litter in very mild burning conditions</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Fire has the potential </w:t>
      </w:r>
      <w:r w:rsidR="00C84393">
        <w:rPr>
          <w:rFonts w:ascii="Times New Roman" w:hAnsi="Times New Roman" w:cs="Times New Roman"/>
          <w:sz w:val="24"/>
          <w:szCs w:val="24"/>
        </w:rPr>
        <w:t xml:space="preserve">additional </w:t>
      </w:r>
      <w:r w:rsidR="00051D01">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051D01">
        <w:rPr>
          <w:rFonts w:ascii="Times New Roman" w:hAnsi="Times New Roman" w:cs="Times New Roman"/>
          <w:i/>
          <w:iCs/>
          <w:sz w:val="24"/>
          <w:szCs w:val="24"/>
        </w:rPr>
        <w:t>Ce</w:t>
      </w:r>
      <w:r w:rsidR="00051D01">
        <w:rPr>
          <w:rFonts w:ascii="Times New Roman" w:hAnsi="Times New Roman" w:cs="Times New Roman"/>
          <w:i/>
          <w:iCs/>
          <w:sz w:val="24"/>
          <w:szCs w:val="24"/>
        </w:rPr>
        <w:t>a</w:t>
      </w:r>
      <w:r w:rsidR="00051D01" w:rsidRPr="00051D01">
        <w:rPr>
          <w:rFonts w:ascii="Times New Roman" w:hAnsi="Times New Roman" w:cs="Times New Roman"/>
          <w:i/>
          <w:iCs/>
          <w:sz w:val="24"/>
          <w:szCs w:val="24"/>
        </w:rPr>
        <w:t>nothus</w:t>
      </w:r>
      <w:r w:rsidR="00051D01">
        <w:rPr>
          <w:rFonts w:ascii="Times New Roman" w:hAnsi="Times New Roman" w:cs="Times New Roman"/>
          <w:sz w:val="24"/>
          <w:szCs w:val="24"/>
        </w:rPr>
        <w:t>.</w:t>
      </w:r>
      <w:r w:rsidR="00C84393">
        <w:rPr>
          <w:rFonts w:ascii="Times New Roman" w:hAnsi="Times New Roman" w:cs="Times New Roman"/>
          <w:sz w:val="24"/>
          <w:szCs w:val="24"/>
        </w:rPr>
        <w:t xml:space="preserve">  Likewise, thinning and</w:t>
      </w:r>
      <w:r w:rsidR="000842AE">
        <w:rPr>
          <w:rFonts w:ascii="Times New Roman" w:hAnsi="Times New Roman" w:cs="Times New Roman"/>
          <w:sz w:val="24"/>
          <w:szCs w:val="24"/>
        </w:rPr>
        <w:t>/or</w:t>
      </w:r>
      <w:r w:rsidR="00C84393">
        <w:rPr>
          <w:rFonts w:ascii="Times New Roman" w:hAnsi="Times New Roman" w:cs="Times New Roman"/>
          <w:sz w:val="24"/>
          <w:szCs w:val="24"/>
        </w:rPr>
        <w:t xml:space="preserve"> burning project</w:t>
      </w:r>
      <w:r w:rsidR="000842AE">
        <w:rPr>
          <w:rFonts w:ascii="Times New Roman" w:hAnsi="Times New Roman" w:cs="Times New Roman"/>
          <w:sz w:val="24"/>
          <w:szCs w:val="24"/>
        </w:rPr>
        <w:t xml:space="preserve">s that open large areas of canopy can </w:t>
      </w:r>
      <w:r w:rsidR="000842AE">
        <w:rPr>
          <w:rFonts w:ascii="Times New Roman" w:hAnsi="Times New Roman" w:cs="Times New Roman"/>
          <w:sz w:val="24"/>
          <w:szCs w:val="24"/>
        </w:rPr>
        <w:lastRenderedPageBreak/>
        <w:t xml:space="preserve">stimulate heavy germination of trees and shrubs that can reduce fuels treatment effectiveness in the longrun, in the absence of subsequent treatment.  </w:t>
      </w:r>
      <w:r w:rsidR="0067256F">
        <w:rPr>
          <w:rFonts w:ascii="Times New Roman" w:hAnsi="Times New Roman" w:cs="Times New Roman"/>
          <w:sz w:val="24"/>
          <w:szCs w:val="24"/>
        </w:rPr>
        <w:t>The consequences of open soil and open canopy are likely greater on more productive sites, where there is enough moisture for a rapid and dense vegetative response.  It is easier to maintain lower biomass in open areas on drier sites.  Grass dominance is also easier to maintain on drier sites.  This is preferable from a fuels perspective</w:t>
      </w:r>
      <w:r w:rsidR="00304F2E">
        <w:rPr>
          <w:rFonts w:ascii="Times New Roman" w:hAnsi="Times New Roman" w:cs="Times New Roman"/>
          <w:sz w:val="24"/>
          <w:szCs w:val="24"/>
        </w:rPr>
        <w:t>,</w:t>
      </w:r>
      <w:r w:rsidR="0067256F">
        <w:rPr>
          <w:rFonts w:ascii="Times New Roman" w:hAnsi="Times New Roman" w:cs="Times New Roman"/>
          <w:sz w:val="24"/>
          <w:szCs w:val="24"/>
        </w:rPr>
        <w:t xml:space="preserve"> because grass fires are easier for fire crews to suppress</w:t>
      </w:r>
      <w:r w:rsidR="00304F2E">
        <w:rPr>
          <w:rFonts w:ascii="Times New Roman" w:hAnsi="Times New Roman" w:cs="Times New Roman"/>
          <w:sz w:val="24"/>
          <w:szCs w:val="24"/>
        </w:rPr>
        <w:t xml:space="preserve"> than shrub fires</w:t>
      </w:r>
      <w:r w:rsidR="0067256F">
        <w:rPr>
          <w:rFonts w:ascii="Times New Roman" w:hAnsi="Times New Roman" w:cs="Times New Roman"/>
          <w:sz w:val="24"/>
          <w:szCs w:val="24"/>
        </w:rPr>
        <w:t xml:space="preserve">.  They also have lower flame lengths, so they are less likely to reach into the canopy.  Even on dry sites, several fires in short succession may be required to establish grass dominance.  But once grass dominance is established, woody plants have very low regeneration success.  </w:t>
      </w:r>
    </w:p>
    <w:p w14:paraId="1202F744" w14:textId="16D4ABC5" w:rsidR="0067256F" w:rsidRDefault="0067256F" w:rsidP="00C379E8">
      <w:pPr>
        <w:spacing w:after="0" w:line="360" w:lineRule="auto"/>
        <w:rPr>
          <w:rFonts w:ascii="Times New Roman" w:hAnsi="Times New Roman" w:cs="Times New Roman"/>
          <w:sz w:val="24"/>
          <w:szCs w:val="24"/>
        </w:rPr>
      </w:pPr>
    </w:p>
    <w:p w14:paraId="77CE63A7" w14:textId="1CE51042" w:rsidR="0067256F"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a 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C379E8">
      <w:pPr>
        <w:spacing w:after="0" w:line="360" w:lineRule="auto"/>
        <w:rPr>
          <w:rFonts w:ascii="Times New Roman" w:hAnsi="Times New Roman" w:cs="Times New Roman"/>
          <w:sz w:val="24"/>
          <w:szCs w:val="24"/>
        </w:rPr>
      </w:pPr>
    </w:p>
    <w:p w14:paraId="4825A3E3" w14:textId="2DF4969A" w:rsidR="00F44BC1" w:rsidRDefault="004A3C73"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C379E8">
      <w:pPr>
        <w:spacing w:after="0" w:line="360" w:lineRule="auto"/>
        <w:rPr>
          <w:rFonts w:ascii="Times New Roman" w:hAnsi="Times New Roman" w:cs="Times New Roman"/>
          <w:sz w:val="24"/>
          <w:szCs w:val="24"/>
        </w:rPr>
      </w:pPr>
    </w:p>
    <w:p w14:paraId="7B1A8E53" w14:textId="08CD6612" w:rsidR="00EB7327" w:rsidRDefault="00EB7327"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longterm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It is difficult to impossible to treat an area so that it will not have high loads of some fuel component within a relatively short time period,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w:t>
      </w:r>
      <w:r w:rsidR="00730AE0">
        <w:rPr>
          <w:rFonts w:ascii="Times New Roman" w:hAnsi="Times New Roman" w:cs="Times New Roman"/>
          <w:sz w:val="24"/>
          <w:szCs w:val="24"/>
        </w:rPr>
        <w:lastRenderedPageBreak/>
        <w:t xml:space="preserve">there is more variability, based on metrics like rate of spread and tree mortality.  This is true of variability in stand structure within an area as small as an acre, to variability from stand to stand.  </w:t>
      </w:r>
    </w:p>
    <w:p w14:paraId="615F0190" w14:textId="77777777" w:rsidR="00730AE0" w:rsidRDefault="00730AE0" w:rsidP="00C379E8">
      <w:pPr>
        <w:spacing w:after="0" w:line="360" w:lineRule="auto"/>
        <w:rPr>
          <w:rFonts w:ascii="Times New Roman" w:hAnsi="Times New Roman" w:cs="Times New Roman"/>
          <w:sz w:val="24"/>
          <w:szCs w:val="24"/>
        </w:rPr>
      </w:pPr>
    </w:p>
    <w:p w14:paraId="5233D8B0" w14:textId="66E79294" w:rsidR="00730AE0" w:rsidRDefault="00730AE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In a fuels treatment longevity context, forest managers and researchers could think about creating variability as a strategy for ‘setting the clock’ for different areas to have different levels</w:t>
      </w:r>
      <w:r w:rsidR="00CD46E4">
        <w:rPr>
          <w:rFonts w:ascii="Times New Roman" w:hAnsi="Times New Roman" w:cs="Times New Roman"/>
          <w:sz w:val="24"/>
          <w:szCs w:val="24"/>
        </w:rPr>
        <w:t xml:space="preserve"> of</w:t>
      </w:r>
      <w:r>
        <w:rPr>
          <w:rFonts w:ascii="Times New Roman" w:hAnsi="Times New Roman" w:cs="Times New Roman"/>
          <w:sz w:val="24"/>
          <w:szCs w:val="24"/>
        </w:rPr>
        <w:t xml:space="preserve"> fuel loads </w:t>
      </w:r>
      <w:r w:rsidR="00CD46E4">
        <w:rPr>
          <w:rFonts w:ascii="Times New Roman" w:hAnsi="Times New Roman" w:cs="Times New Roman"/>
          <w:sz w:val="24"/>
          <w:szCs w:val="24"/>
        </w:rPr>
        <w:t xml:space="preserve">of </w:t>
      </w:r>
      <w:r>
        <w:rPr>
          <w:rFonts w:ascii="Times New Roman" w:hAnsi="Times New Roman" w:cs="Times New Roman"/>
          <w:sz w:val="24"/>
          <w:szCs w:val="24"/>
        </w:rPr>
        <w:t xml:space="preserve">in different </w:t>
      </w:r>
      <w:r w:rsidR="00CD46E4">
        <w:rPr>
          <w:rFonts w:ascii="Times New Roman" w:hAnsi="Times New Roman" w:cs="Times New Roman"/>
          <w:sz w:val="24"/>
          <w:szCs w:val="24"/>
        </w:rPr>
        <w:t>times.  As a simplified example of creating variability at the stand level, some stands could be thinned with the expectation that thinning will increase surface fire risk in the short term while decreasing overall fire risk in the longterm, and other stands could be more intensively thinned and burned at the same time to decrease fire risk in the shortterm but increase fire risk in the longterm.  Whether</w:t>
      </w:r>
      <w:r w:rsidR="00906FB1">
        <w:rPr>
          <w:rFonts w:ascii="Times New Roman" w:hAnsi="Times New Roman" w:cs="Times New Roman"/>
          <w:sz w:val="24"/>
          <w:szCs w:val="24"/>
        </w:rPr>
        <w:t xml:space="preserve"> a wild</w:t>
      </w:r>
      <w:r w:rsidR="00CD46E4">
        <w:rPr>
          <w:rFonts w:ascii="Times New Roman" w:hAnsi="Times New Roman" w:cs="Times New Roman"/>
          <w:sz w:val="24"/>
          <w:szCs w:val="24"/>
        </w:rPr>
        <w:t xml:space="preserve">fire hits the treated landscape in the longer term or the shorter term, it will encounter areas of lower fuel and areas of higher fuel.  Variability at the local level is another important consideration.  It is likely that frequent fires in precolonial dry forests created </w:t>
      </w:r>
      <w:r w:rsidR="00F423E9">
        <w:rPr>
          <w:rFonts w:ascii="Times New Roman" w:hAnsi="Times New Roman" w:cs="Times New Roman"/>
          <w:sz w:val="24"/>
          <w:szCs w:val="24"/>
        </w:rPr>
        <w:t>a patchwork of</w:t>
      </w:r>
      <w:r w:rsidR="00CD46E4">
        <w:rPr>
          <w:rFonts w:ascii="Times New Roman" w:hAnsi="Times New Roman" w:cs="Times New Roman"/>
          <w:sz w:val="24"/>
          <w:szCs w:val="24"/>
        </w:rPr>
        <w:t xml:space="preserve"> canopy openings, individual trees growing alone in openings, and closed-canopy clumps of trees of different tree and clump size</w:t>
      </w:r>
      <w:r w:rsidR="00F423E9">
        <w:rPr>
          <w:rFonts w:ascii="Times New Roman" w:hAnsi="Times New Roman" w:cs="Times New Roman"/>
          <w:sz w:val="24"/>
          <w:szCs w:val="24"/>
        </w:rPr>
        <w:t xml:space="preserve">.  The patchwork probably made these forests resilient to contagious disturbances like wildfires and insect and disease outbreaks, because for any given contagious disturbance, susceptible areas were discontinuous.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but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For some high value areas, especially directly adjacent to homes and communities, it may be unacceptable to have any localized areas of high fuel loads</w:t>
      </w:r>
      <w:r w:rsidR="002D3B4C">
        <w:rPr>
          <w:rFonts w:ascii="Times New Roman" w:hAnsi="Times New Roman" w:cs="Times New Roman"/>
          <w:sz w:val="24"/>
          <w:szCs w:val="24"/>
        </w:rPr>
        <w:t>, in which case stands will probably need to be treated frequently.</w:t>
      </w:r>
    </w:p>
    <w:p w14:paraId="1AA7A375" w14:textId="2C367BE6" w:rsidR="00906FB1" w:rsidRDefault="00906FB1" w:rsidP="00C379E8">
      <w:pPr>
        <w:spacing w:after="0" w:line="360" w:lineRule="auto"/>
        <w:rPr>
          <w:rFonts w:ascii="Times New Roman" w:hAnsi="Times New Roman" w:cs="Times New Roman"/>
          <w:sz w:val="24"/>
          <w:szCs w:val="24"/>
        </w:rPr>
      </w:pPr>
    </w:p>
    <w:p w14:paraId="1AE869FD" w14:textId="43D1219A" w:rsidR="00D77F93" w:rsidRDefault="00906FB1"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fuels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 xml:space="preserve">both ecological and planning processes.  </w:t>
      </w:r>
    </w:p>
    <w:p w14:paraId="4902F80C" w14:textId="77777777" w:rsidR="00CA2266" w:rsidRDefault="00CA2266" w:rsidP="00C379E8">
      <w:pPr>
        <w:spacing w:after="0" w:line="360" w:lineRule="auto"/>
        <w:rPr>
          <w:rFonts w:ascii="Times New Roman" w:hAnsi="Times New Roman" w:cs="Times New Roman"/>
          <w:sz w:val="24"/>
          <w:szCs w:val="24"/>
        </w:rPr>
      </w:pPr>
    </w:p>
    <w:p w14:paraId="3BF7E922" w14:textId="142A21B7" w:rsidR="00D77F93"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n ecological perspective, our literature review has indicated that there is not enough information about fuels treatment longevity to accurately anticipate the longterm effects of any given fuels treatment on potential wildfire risk.  Changing ecological </w:t>
      </w:r>
      <w:r w:rsidRPr="00D77F93">
        <w:rPr>
          <w:rFonts w:ascii="Times New Roman" w:hAnsi="Times New Roman" w:cs="Times New Roman"/>
          <w:sz w:val="24"/>
          <w:szCs w:val="24"/>
        </w:rPr>
        <w:lastRenderedPageBreak/>
        <w:t xml:space="preserve">conditions such as climate change and species invasions, and the likelihood of future unexpected social or ecological events, further complicate the uncertainty.  </w:t>
      </w:r>
    </w:p>
    <w:p w14:paraId="413BE977" w14:textId="566F822B" w:rsidR="00906FB1"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 xml:space="preserve">future budgets, markets, and administrative procedures, both for private landowners and public agencies.  Political or economic events could change the feasibility of implementing fuels treatments almost overnight, or change what types of treatments are feasible.  Therefore, it would be risky to treat a landscape with the assumption that it can be retreated in a certain way at the appropriate time. </w:t>
      </w:r>
    </w:p>
    <w:p w14:paraId="5768E54F" w14:textId="1092CED2" w:rsidR="002D3B4C" w:rsidRDefault="002D3B4C" w:rsidP="002D3B4C">
      <w:pPr>
        <w:spacing w:after="0" w:line="360" w:lineRule="auto"/>
        <w:rPr>
          <w:rFonts w:ascii="Times New Roman" w:hAnsi="Times New Roman" w:cs="Times New Roman"/>
          <w:sz w:val="24"/>
          <w:szCs w:val="24"/>
        </w:rPr>
      </w:pPr>
    </w:p>
    <w:p w14:paraId="56EF51E5" w14:textId="77777777" w:rsidR="0058104D" w:rsidRDefault="002D3B4C"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ing and synthesizing information to reduce some of these uncertainties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 xml:space="preserve">section and the discussion below, we discuss the longterm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Our primary recommendation after reviewing the available literature is to incorporate variability within-stands and variability between-stands into fuels management planning where</w:t>
      </w:r>
      <w:r w:rsidR="00E40A78">
        <w:rPr>
          <w:rFonts w:ascii="Times New Roman" w:hAnsi="Times New Roman" w:cs="Times New Roman"/>
          <w:sz w:val="24"/>
          <w:szCs w:val="24"/>
        </w:rPr>
        <w:t>-</w:t>
      </w:r>
      <w:r>
        <w:rPr>
          <w:rFonts w:ascii="Times New Roman" w:hAnsi="Times New Roman" w:cs="Times New Roman"/>
          <w:sz w:val="24"/>
          <w:szCs w:val="24"/>
        </w:rPr>
        <w:t xml:space="preserve">ever feasible.  </w:t>
      </w:r>
      <w:r w:rsidR="00E40A78">
        <w:rPr>
          <w:rFonts w:ascii="Times New Roman" w:hAnsi="Times New Roman" w:cs="Times New Roman"/>
          <w:sz w:val="24"/>
          <w:szCs w:val="24"/>
        </w:rPr>
        <w:t>A broad principle of ecological resilience research states that attempting</w:t>
      </w:r>
      <w:r>
        <w:rPr>
          <w:rFonts w:ascii="Times New Roman" w:hAnsi="Times New Roman" w:cs="Times New Roman"/>
          <w:sz w:val="24"/>
          <w:szCs w:val="24"/>
        </w:rPr>
        <w:t xml:space="preserve"> to optimize any one </w:t>
      </w:r>
      <w:r w:rsidR="00E40A78">
        <w:rPr>
          <w:rFonts w:ascii="Times New Roman" w:hAnsi="Times New Roman" w:cs="Times New Roman"/>
          <w:sz w:val="24"/>
          <w:szCs w:val="24"/>
        </w:rPr>
        <w:t xml:space="preserve">ecosystem value leaves the entire ecosystem more vulnerable to major, rapid, and irreversible changes, because a more uniform ecosystem has fewer ways of adapting to changes.  This becomes catastrophic for communities that grow dependent on one service </w:t>
      </w:r>
      <w:r w:rsidR="00E40A78">
        <w:rPr>
          <w:rFonts w:ascii="Times New Roman" w:hAnsi="Times New Roman" w:cs="Times New Roman"/>
          <w:sz w:val="24"/>
          <w:szCs w:val="24"/>
        </w:rPr>
        <w:fldChar w:fldCharType="begin" w:fldLock="1"/>
      </w:r>
      <w:r w:rsidR="0058104D">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properties":{"noteIndex":0},"schema":"https://github.com/citation-style-language/schema/raw/master/csl-citation.json"}</w:instrText>
      </w:r>
      <w:r w:rsidR="00E40A78">
        <w:rPr>
          <w:rFonts w:ascii="Times New Roman" w:hAnsi="Times New Roman" w:cs="Times New Roman"/>
          <w:sz w:val="24"/>
          <w:szCs w:val="24"/>
        </w:rPr>
        <w:fldChar w:fldCharType="separate"/>
      </w:r>
      <w:r w:rsidR="0058104D" w:rsidRPr="0058104D">
        <w:rPr>
          <w:rFonts w:ascii="Times New Roman" w:hAnsi="Times New Roman" w:cs="Times New Roman"/>
          <w:noProof/>
          <w:sz w:val="24"/>
          <w:szCs w:val="24"/>
        </w:rPr>
        <w:t>(Holling and Meffe 1996, Hilderbrand et al. 2005, Franklin et al. 2018)</w:t>
      </w:r>
      <w:r w:rsidR="00E40A78">
        <w:rPr>
          <w:rFonts w:ascii="Times New Roman" w:hAnsi="Times New Roman" w:cs="Times New Roman"/>
          <w:sz w:val="24"/>
          <w:szCs w:val="24"/>
        </w:rPr>
        <w:fldChar w:fldCharType="end"/>
      </w:r>
      <w:r w:rsidR="00E40A78">
        <w:rPr>
          <w:rFonts w:ascii="Times New Roman" w:hAnsi="Times New Roman" w:cs="Times New Roman"/>
          <w:sz w:val="24"/>
          <w:szCs w:val="24"/>
        </w:rPr>
        <w:t xml:space="preserve">.  For example, broad areas of even-aged forest managed to maximize profit from timber have proven susceptible to unprecedented beetle outbreaks.  </w:t>
      </w:r>
      <w:r w:rsidR="00525DED">
        <w:rPr>
          <w:rFonts w:ascii="Times New Roman" w:hAnsi="Times New Roman" w:cs="Times New Roman"/>
          <w:sz w:val="24"/>
          <w:szCs w:val="24"/>
        </w:rPr>
        <w:t>An example from our review is that that maximizing fuels treatment benefits in the short term may result in relatively continuous fuelbeds in the longterm, if rate of retreatment is lower than expected</w:t>
      </w:r>
      <w:r w:rsidR="0058104D">
        <w:rPr>
          <w:rFonts w:ascii="Times New Roman" w:hAnsi="Times New Roman" w:cs="Times New Roman"/>
          <w:sz w:val="24"/>
          <w:szCs w:val="24"/>
        </w:rPr>
        <w:t xml:space="preserve">.  </w:t>
      </w:r>
    </w:p>
    <w:p w14:paraId="5F624D3E" w14:textId="77777777" w:rsidR="0058104D" w:rsidRDefault="0058104D" w:rsidP="002D3B4C">
      <w:pPr>
        <w:spacing w:after="0" w:line="360" w:lineRule="auto"/>
        <w:rPr>
          <w:rFonts w:ascii="Times New Roman" w:hAnsi="Times New Roman" w:cs="Times New Roman"/>
          <w:sz w:val="24"/>
          <w:szCs w:val="24"/>
        </w:rPr>
      </w:pPr>
    </w:p>
    <w:p w14:paraId="6B150C2D" w14:textId="4A08B624" w:rsidR="002D3B4C" w:rsidRDefault="0058104D"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fairly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w:t>
      </w:r>
      <w:r>
        <w:rPr>
          <w:rFonts w:ascii="Times New Roman" w:hAnsi="Times New Roman" w:cs="Times New Roman"/>
          <w:sz w:val="24"/>
          <w:szCs w:val="24"/>
        </w:rPr>
        <w:lastRenderedPageBreak/>
        <w:t xml:space="preserve">useful will depend on local ecological context, and which goals other than fire management are most important to the landowner.  Managers will likely need to </w:t>
      </w:r>
      <w:r w:rsidR="00F07897">
        <w:rPr>
          <w:rFonts w:ascii="Times New Roman" w:hAnsi="Times New Roman" w:cs="Times New Roman"/>
          <w:sz w:val="24"/>
          <w:szCs w:val="24"/>
        </w:rPr>
        <w:t xml:space="preserve">use broad metrics to understand fuel load and variability in the areas under their jurisdictions while relying on researchers to help inform expectations about the fuels implications, because collecting adequate data on fuels from many stands over a large area would be prohibitively expensive.  </w:t>
      </w:r>
    </w:p>
    <w:p w14:paraId="502FEAAF" w14:textId="5710E980" w:rsidR="00F07897" w:rsidRDefault="00F07897" w:rsidP="002D3B4C">
      <w:pPr>
        <w:spacing w:after="0" w:line="360" w:lineRule="auto"/>
        <w:rPr>
          <w:rFonts w:ascii="Times New Roman" w:hAnsi="Times New Roman" w:cs="Times New Roman"/>
          <w:sz w:val="24"/>
          <w:szCs w:val="24"/>
        </w:rPr>
      </w:pPr>
    </w:p>
    <w:p w14:paraId="3EDAA7CB" w14:textId="4367AC4F" w:rsidR="00F07897" w:rsidRDefault="00F07897" w:rsidP="002D3B4C">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Part 2: </w:t>
      </w:r>
      <w:r w:rsidR="006545EE">
        <w:rPr>
          <w:rFonts w:ascii="Times New Roman" w:hAnsi="Times New Roman" w:cs="Times New Roman"/>
          <w:b/>
          <w:bCs/>
          <w:sz w:val="24"/>
          <w:szCs w:val="24"/>
        </w:rPr>
        <w:t>Data on Treatment Longevity</w:t>
      </w:r>
    </w:p>
    <w:p w14:paraId="127A193F" w14:textId="03AF7E10" w:rsidR="001B0567" w:rsidRDefault="001B0567" w:rsidP="002D3B4C">
      <w:pPr>
        <w:spacing w:after="0" w:line="360" w:lineRule="auto"/>
        <w:rPr>
          <w:rFonts w:ascii="Times New Roman" w:hAnsi="Times New Roman" w:cs="Times New Roman"/>
          <w:b/>
          <w:bCs/>
          <w:sz w:val="24"/>
          <w:szCs w:val="24"/>
        </w:rPr>
      </w:pPr>
    </w:p>
    <w:p w14:paraId="1348B8E5" w14:textId="10C0A96F" w:rsidR="001B0567" w:rsidRDefault="001B0567"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2D3B4C">
      <w:pPr>
        <w:spacing w:after="0" w:line="360" w:lineRule="auto"/>
        <w:rPr>
          <w:rFonts w:ascii="Times New Roman" w:hAnsi="Times New Roman" w:cs="Times New Roman"/>
          <w:sz w:val="24"/>
          <w:szCs w:val="24"/>
        </w:rPr>
      </w:pPr>
    </w:p>
    <w:p w14:paraId="7E83D4DF" w14:textId="337D02A9" w:rsidR="001B0567" w:rsidRPr="001B0567" w:rsidRDefault="001B0567" w:rsidP="001B0567">
      <w:pPr>
        <w:pStyle w:val="ListParagraph"/>
        <w:numPr>
          <w:ilvl w:val="0"/>
          <w:numId w:val="4"/>
        </w:numPr>
        <w:spacing w:after="0" w:line="360" w:lineRule="auto"/>
        <w:rPr>
          <w:rFonts w:ascii="Times New Roman" w:hAnsi="Times New Roman" w:cs="Times New Roman"/>
          <w:sz w:val="24"/>
          <w:szCs w:val="24"/>
        </w:rPr>
      </w:pPr>
      <w:r w:rsidRPr="001B0567">
        <w:rPr>
          <w:rFonts w:ascii="Times New Roman" w:hAnsi="Times New Roman" w:cs="Times New Roman"/>
          <w:sz w:val="24"/>
          <w:szCs w:val="24"/>
        </w:rPr>
        <w:t>Contact fire scientists and managers in Washington State to see if they had unpublished datasets that could be used to address research gaps in treatment longevity.</w:t>
      </w:r>
    </w:p>
    <w:p w14:paraId="2B67C0F4" w14:textId="79EBA769"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increase the sample size of existing datasets where needed. </w:t>
      </w:r>
    </w:p>
    <w:p w14:paraId="0A90F73B" w14:textId="77777777"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Synthesize fuels data from these datasets in a report and review them in conjunction with other published datasets from dry forests of the western US.</w:t>
      </w:r>
    </w:p>
    <w:p w14:paraId="50A4EACD" w14:textId="77777777" w:rsidR="001B0567" w:rsidRDefault="001B0567" w:rsidP="001B0567">
      <w:pPr>
        <w:spacing w:after="0" w:line="360" w:lineRule="auto"/>
        <w:rPr>
          <w:rFonts w:ascii="Times New Roman" w:hAnsi="Times New Roman" w:cs="Times New Roman"/>
          <w:sz w:val="24"/>
          <w:szCs w:val="24"/>
        </w:rPr>
      </w:pPr>
    </w:p>
    <w:p w14:paraId="60826AA4" w14:textId="6AE52516" w:rsidR="001B0567" w:rsidRDefault="001B0567" w:rsidP="001B056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stage 1, we contacted </w:t>
      </w:r>
      <w:r w:rsidR="00914B84">
        <w:rPr>
          <w:rFonts w:ascii="Times New Roman" w:hAnsi="Times New Roman" w:cs="Times New Roman"/>
          <w:sz w:val="24"/>
          <w:szCs w:val="24"/>
        </w:rPr>
        <w:t>59 managers and fire researchers across multiple government agencies, universities, tribes, and nonprofits.  In order for us to use a dataset in this report, the dataset needed to:</w:t>
      </w:r>
    </w:p>
    <w:p w14:paraId="08F916EF" w14:textId="77777777" w:rsidR="00914B84" w:rsidRDefault="00914B84" w:rsidP="001B0567">
      <w:pPr>
        <w:spacing w:after="0" w:line="360" w:lineRule="auto"/>
        <w:rPr>
          <w:rFonts w:ascii="Times New Roman" w:hAnsi="Times New Roman" w:cs="Times New Roman"/>
          <w:sz w:val="24"/>
          <w:szCs w:val="24"/>
        </w:rPr>
      </w:pPr>
    </w:p>
    <w:p w14:paraId="6F613C59" w14:textId="51997720"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F1F25">
      <w:pPr>
        <w:spacing w:after="0" w:line="360" w:lineRule="auto"/>
        <w:rPr>
          <w:rFonts w:ascii="Times New Roman" w:hAnsi="Times New Roman" w:cs="Times New Roman"/>
          <w:sz w:val="24"/>
          <w:szCs w:val="24"/>
        </w:rPr>
      </w:pPr>
    </w:p>
    <w:p w14:paraId="450F0132" w14:textId="3402A088" w:rsidR="008F1F25" w:rsidRDefault="008F1F25" w:rsidP="008F1F2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t of more than 20 datasets we learned about in this manner, we found three datasets that we could use to address the goals of this report.  </w:t>
      </w:r>
    </w:p>
    <w:p w14:paraId="63D557DF" w14:textId="77777777" w:rsidR="0055720B" w:rsidRDefault="0055720B" w:rsidP="008F1F25">
      <w:pPr>
        <w:spacing w:after="0" w:line="360" w:lineRule="auto"/>
        <w:rPr>
          <w:rFonts w:ascii="Times New Roman" w:hAnsi="Times New Roman" w:cs="Times New Roman"/>
          <w:sz w:val="24"/>
          <w:szCs w:val="24"/>
        </w:rPr>
      </w:pPr>
    </w:p>
    <w:p w14:paraId="7D3C6310" w14:textId="677A7238"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he ‘Colville Chronosequence’,  a dataset for which the Colville National Forest sampled different stands at different times since treatments to look for temporal trends in fuels and vegetation</w:t>
      </w:r>
      <w:r w:rsidR="003C1D21">
        <w:rPr>
          <w:rFonts w:ascii="Times New Roman" w:hAnsi="Times New Roman" w:cs="Times New Roman"/>
          <w:sz w:val="24"/>
          <w:szCs w:val="24"/>
        </w:rPr>
        <w:t xml:space="preserve">, for which we focused on thinning plus burning treatments. </w:t>
      </w:r>
    </w:p>
    <w:p w14:paraId="5B38BDE4" w14:textId="764D965D"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p>
    <w:p w14:paraId="267AE1E6" w14:textId="2D06370A" w:rsidR="00914B84" w:rsidRDefault="0055720B" w:rsidP="00914B84">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p>
    <w:p w14:paraId="627A3467" w14:textId="77777777" w:rsidR="003C1D21" w:rsidRPr="003C1D21" w:rsidRDefault="003C1D21" w:rsidP="003C1D21">
      <w:pPr>
        <w:pStyle w:val="ListParagraph"/>
        <w:spacing w:after="0" w:line="360" w:lineRule="auto"/>
        <w:rPr>
          <w:rFonts w:ascii="Times New Roman" w:hAnsi="Times New Roman" w:cs="Times New Roman"/>
          <w:sz w:val="24"/>
          <w:szCs w:val="24"/>
        </w:rPr>
      </w:pPr>
    </w:p>
    <w:p w14:paraId="22BB23D8" w14:textId="3B8602E8" w:rsidR="00914B84" w:rsidRPr="00914B84" w:rsidRDefault="008F1F25" w:rsidP="00914B84">
      <w:pPr>
        <w:spacing w:after="0" w:line="360" w:lineRule="auto"/>
        <w:rPr>
          <w:rFonts w:ascii="Times New Roman" w:hAnsi="Times New Roman" w:cs="Times New Roman"/>
          <w:sz w:val="24"/>
          <w:szCs w:val="24"/>
        </w:rPr>
      </w:pPr>
      <w:r>
        <w:rPr>
          <w:rFonts w:ascii="Times New Roman" w:hAnsi="Times New Roman" w:cs="Times New Roman"/>
          <w:sz w:val="24"/>
          <w:szCs w:val="24"/>
        </w:rPr>
        <w:t>In stage 2,</w:t>
      </w:r>
      <w:r w:rsidR="003C1D21">
        <w:rPr>
          <w:rFonts w:ascii="Times New Roman" w:hAnsi="Times New Roman" w:cs="Times New Roman"/>
          <w:sz w:val="24"/>
          <w:szCs w:val="24"/>
        </w:rPr>
        <w:t xml:space="preserve"> we collected field data to augment the Colville Chronosquence and Mission Creek datasets. </w:t>
      </w:r>
    </w:p>
    <w:p w14:paraId="7DBB263D" w14:textId="1F2A4A56" w:rsidR="00F07897" w:rsidRDefault="00F07897" w:rsidP="002D3B4C">
      <w:pPr>
        <w:spacing w:after="0" w:line="360" w:lineRule="auto"/>
        <w:rPr>
          <w:rFonts w:ascii="Times New Roman" w:hAnsi="Times New Roman" w:cs="Times New Roman"/>
          <w:sz w:val="24"/>
          <w:szCs w:val="24"/>
        </w:rPr>
      </w:pPr>
    </w:p>
    <w:p w14:paraId="347286BB" w14:textId="7B86692A" w:rsidR="003C1D21" w:rsidRDefault="003C1D21"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stage 3</w:t>
      </w:r>
      <w:r w:rsidR="005752C0">
        <w:rPr>
          <w:rFonts w:ascii="Times New Roman" w:hAnsi="Times New Roman" w:cs="Times New Roman"/>
          <w:sz w:val="24"/>
          <w:szCs w:val="24"/>
        </w:rPr>
        <w:t>, we aggregated data from these Washington datasets along with published data from other dry forest datasets around the western US, into scatterplots comparing key fuels variables against time since treatment.  We chose to look at a few key fuels and stand structure variables that are commonly reported in fire ecology studies.  Some important variables such as shrub composition, cover, and biomass are often unreported in fuels studies and/or published in separate accounts; therefor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w:t>
      </w:r>
      <w:r w:rsidR="005752C0">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sidR="005752C0">
        <w:rPr>
          <w:rFonts w:ascii="Times New Roman" w:hAnsi="Times New Roman" w:cs="Times New Roman"/>
          <w:sz w:val="24"/>
          <w:szCs w:val="24"/>
        </w:rPr>
        <w:t xml:space="preserve">in more detail in future work.  The variables we </w:t>
      </w:r>
      <w:r w:rsidR="00A4073B">
        <w:rPr>
          <w:rFonts w:ascii="Times New Roman" w:hAnsi="Times New Roman" w:cs="Times New Roman"/>
          <w:sz w:val="24"/>
          <w:szCs w:val="24"/>
        </w:rPr>
        <w:t>included are</w:t>
      </w:r>
      <w:r w:rsidR="005752C0">
        <w:rPr>
          <w:rFonts w:ascii="Times New Roman" w:hAnsi="Times New Roman" w:cs="Times New Roman"/>
          <w:sz w:val="24"/>
          <w:szCs w:val="24"/>
        </w:rPr>
        <w:t>:</w:t>
      </w:r>
    </w:p>
    <w:p w14:paraId="5D4EB707" w14:textId="2FD06AE6" w:rsidR="005752C0" w:rsidRDefault="005752C0" w:rsidP="002D3B4C">
      <w:pPr>
        <w:spacing w:after="0" w:line="360" w:lineRule="auto"/>
        <w:rPr>
          <w:rFonts w:ascii="Times New Roman" w:hAnsi="Times New Roman" w:cs="Times New Roman"/>
          <w:sz w:val="24"/>
          <w:szCs w:val="24"/>
        </w:rPr>
      </w:pPr>
    </w:p>
    <w:p w14:paraId="69A1CDD9" w14:textId="4C50FDB8"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378626CD" w:rsidR="005752C0" w:rsidRDefault="00A4073B"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308B56DF" w14:textId="4E9C96B0" w:rsidR="004965D5" w:rsidRDefault="004965D5" w:rsidP="004965D5">
      <w:pPr>
        <w:spacing w:after="0" w:line="360" w:lineRule="auto"/>
        <w:rPr>
          <w:rFonts w:ascii="Times New Roman" w:hAnsi="Times New Roman" w:cs="Times New Roman"/>
          <w:sz w:val="24"/>
          <w:szCs w:val="24"/>
        </w:rPr>
      </w:pPr>
    </w:p>
    <w:p w14:paraId="684DCF3A" w14:textId="0C13D67D" w:rsidR="004965D5" w:rsidRDefault="004965D5" w:rsidP="004965D5">
      <w:pPr>
        <w:spacing w:after="0" w:line="360" w:lineRule="auto"/>
        <w:rPr>
          <w:rFonts w:ascii="Times New Roman" w:hAnsi="Times New Roman" w:cs="Times New Roman"/>
          <w:sz w:val="24"/>
          <w:szCs w:val="24"/>
        </w:rPr>
      </w:pPr>
    </w:p>
    <w:p w14:paraId="70183AE5" w14:textId="6C9859F3" w:rsidR="004965D5" w:rsidRDefault="004965D5" w:rsidP="004965D5">
      <w:pPr>
        <w:spacing w:after="0" w:line="360" w:lineRule="auto"/>
        <w:rPr>
          <w:rFonts w:ascii="Times New Roman" w:hAnsi="Times New Roman" w:cs="Times New Roman"/>
          <w:sz w:val="24"/>
          <w:szCs w:val="24"/>
        </w:rPr>
      </w:pPr>
    </w:p>
    <w:p w14:paraId="2BBFBBBC" w14:textId="7E68A636" w:rsidR="004965D5" w:rsidRDefault="004965D5" w:rsidP="004965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ample screenshots of graphs below, they still need some work: I need to get the Washington data into FVS FFE to get canopy base height and bulk density in the standard way, and I’ve </w:t>
      </w:r>
      <w:r>
        <w:rPr>
          <w:rFonts w:ascii="Times New Roman" w:hAnsi="Times New Roman" w:cs="Times New Roman"/>
          <w:sz w:val="24"/>
          <w:szCs w:val="24"/>
        </w:rPr>
        <w:lastRenderedPageBreak/>
        <w:t>found I have to manually input the treatment combination and year for the NPS data because of some errors and ambiguities in their column coding those variables.</w:t>
      </w:r>
    </w:p>
    <w:p w14:paraId="0FBD62A3" w14:textId="39C09712" w:rsidR="00185436" w:rsidRDefault="00185436" w:rsidP="004965D5">
      <w:pPr>
        <w:spacing w:after="0" w:line="360" w:lineRule="auto"/>
        <w:rPr>
          <w:rFonts w:ascii="Times New Roman" w:hAnsi="Times New Roman" w:cs="Times New Roman"/>
          <w:sz w:val="24"/>
          <w:szCs w:val="24"/>
        </w:rPr>
      </w:pPr>
    </w:p>
    <w:p w14:paraId="2C706402" w14:textId="22567FC5" w:rsidR="00185436" w:rsidRPr="004965D5" w:rsidRDefault="00185436" w:rsidP="004965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 settled relatively complex graphs, largely because I think that some of the value of our report is in conveying the complexity of the question at hand, to help emphasize that we still have a long way to go.  But if you would like to see this simplified or edited in any way, we can certainly do that. </w:t>
      </w:r>
    </w:p>
    <w:p w14:paraId="58CEC145" w14:textId="77777777" w:rsidR="00A4073B" w:rsidRPr="00A4073B" w:rsidRDefault="00A4073B" w:rsidP="00A4073B">
      <w:pPr>
        <w:spacing w:after="0" w:line="360" w:lineRule="auto"/>
        <w:rPr>
          <w:rFonts w:ascii="Times New Roman" w:hAnsi="Times New Roman" w:cs="Times New Roman"/>
          <w:sz w:val="24"/>
          <w:szCs w:val="24"/>
        </w:rPr>
      </w:pPr>
    </w:p>
    <w:p w14:paraId="62D02B84" w14:textId="144EAC05" w:rsidR="005752C0" w:rsidRDefault="0013469F" w:rsidP="002D3B4C">
      <w:pPr>
        <w:spacing w:after="0" w:line="360" w:lineRule="auto"/>
        <w:rPr>
          <w:rFonts w:ascii="Times New Roman" w:hAnsi="Times New Roman" w:cs="Times New Roman"/>
          <w:sz w:val="24"/>
          <w:szCs w:val="24"/>
        </w:rPr>
      </w:pPr>
      <w:r>
        <w:rPr>
          <w:noProof/>
        </w:rPr>
        <w:drawing>
          <wp:inline distT="0" distB="0" distL="0" distR="0" wp14:anchorId="292A08C5" wp14:editId="1A1945FC">
            <wp:extent cx="5029200" cy="3136141"/>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2188" cy="3138004"/>
                    </a:xfrm>
                    <a:prstGeom prst="rect">
                      <a:avLst/>
                    </a:prstGeom>
                  </pic:spPr>
                </pic:pic>
              </a:graphicData>
            </a:graphic>
          </wp:inline>
        </w:drawing>
      </w:r>
    </w:p>
    <w:p w14:paraId="4DA4C011" w14:textId="569EA398" w:rsidR="0013469F" w:rsidRDefault="0013469F" w:rsidP="002D3B4C">
      <w:pPr>
        <w:spacing w:after="0" w:line="360" w:lineRule="auto"/>
        <w:rPr>
          <w:rFonts w:ascii="Times New Roman" w:hAnsi="Times New Roman" w:cs="Times New Roman"/>
          <w:sz w:val="24"/>
          <w:szCs w:val="24"/>
        </w:rPr>
      </w:pPr>
    </w:p>
    <w:p w14:paraId="3B22C4E9" w14:textId="6B708028" w:rsidR="003C1D21" w:rsidRDefault="00185436" w:rsidP="002D3B4C">
      <w:pPr>
        <w:spacing w:after="0" w:line="360" w:lineRule="auto"/>
        <w:rPr>
          <w:rFonts w:ascii="Times New Roman" w:hAnsi="Times New Roman" w:cs="Times New Roman"/>
          <w:sz w:val="24"/>
          <w:szCs w:val="24"/>
        </w:rPr>
      </w:pPr>
      <w:r w:rsidRPr="00185436">
        <w:lastRenderedPageBreak/>
        <w:drawing>
          <wp:inline distT="0" distB="0" distL="0" distR="0" wp14:anchorId="38B3906D" wp14:editId="236896A9">
            <wp:extent cx="5731108" cy="35280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3821" cy="3529730"/>
                    </a:xfrm>
                    <a:prstGeom prst="rect">
                      <a:avLst/>
                    </a:prstGeom>
                  </pic:spPr>
                </pic:pic>
              </a:graphicData>
            </a:graphic>
          </wp:inline>
        </w:drawing>
      </w:r>
    </w:p>
    <w:p w14:paraId="55F16555" w14:textId="16EC9C3A" w:rsidR="00185436" w:rsidRDefault="00185436" w:rsidP="002D3B4C">
      <w:pPr>
        <w:spacing w:after="0" w:line="360" w:lineRule="auto"/>
        <w:rPr>
          <w:rFonts w:ascii="Times New Roman" w:hAnsi="Times New Roman" w:cs="Times New Roman"/>
          <w:sz w:val="24"/>
          <w:szCs w:val="24"/>
        </w:rPr>
      </w:pPr>
      <w:r w:rsidRPr="00185436">
        <w:drawing>
          <wp:inline distT="0" distB="0" distL="0" distR="0" wp14:anchorId="0DE3EBEA" wp14:editId="7BDE36E3">
            <wp:extent cx="5924550" cy="3695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24550" cy="3695700"/>
                    </a:xfrm>
                    <a:prstGeom prst="rect">
                      <a:avLst/>
                    </a:prstGeom>
                  </pic:spPr>
                </pic:pic>
              </a:graphicData>
            </a:graphic>
          </wp:inline>
        </w:drawing>
      </w:r>
    </w:p>
    <w:p w14:paraId="0E3216FE" w14:textId="0D647EBB" w:rsidR="00185436" w:rsidRDefault="00185436" w:rsidP="002D3B4C">
      <w:pPr>
        <w:spacing w:after="0" w:line="360" w:lineRule="auto"/>
        <w:rPr>
          <w:rFonts w:ascii="Times New Roman" w:hAnsi="Times New Roman" w:cs="Times New Roman"/>
          <w:sz w:val="24"/>
          <w:szCs w:val="24"/>
        </w:rPr>
      </w:pPr>
    </w:p>
    <w:p w14:paraId="635E9091" w14:textId="3DDCF334" w:rsidR="00185436" w:rsidRDefault="00185436" w:rsidP="002D3B4C">
      <w:pPr>
        <w:spacing w:after="0" w:line="360" w:lineRule="auto"/>
        <w:rPr>
          <w:rFonts w:ascii="Times New Roman" w:hAnsi="Times New Roman" w:cs="Times New Roman"/>
          <w:sz w:val="24"/>
          <w:szCs w:val="24"/>
        </w:rPr>
      </w:pPr>
    </w:p>
    <w:p w14:paraId="606AD447" w14:textId="7D5E7F15" w:rsidR="00185436" w:rsidRDefault="00185436" w:rsidP="002D3B4C">
      <w:pPr>
        <w:spacing w:after="0" w:line="360" w:lineRule="auto"/>
        <w:rPr>
          <w:rFonts w:ascii="Times New Roman" w:hAnsi="Times New Roman" w:cs="Times New Roman"/>
          <w:sz w:val="24"/>
          <w:szCs w:val="24"/>
        </w:rPr>
      </w:pPr>
    </w:p>
    <w:p w14:paraId="2D3E39EC" w14:textId="39BCDF01" w:rsidR="00185436" w:rsidRDefault="00185436" w:rsidP="002D3B4C">
      <w:pPr>
        <w:spacing w:after="0" w:line="360" w:lineRule="auto"/>
        <w:rPr>
          <w:rFonts w:ascii="Times New Roman" w:hAnsi="Times New Roman" w:cs="Times New Roman"/>
          <w:sz w:val="24"/>
          <w:szCs w:val="24"/>
        </w:rPr>
      </w:pPr>
      <w:r w:rsidRPr="00185436">
        <w:lastRenderedPageBreak/>
        <w:drawing>
          <wp:inline distT="0" distB="0" distL="0" distR="0" wp14:anchorId="6DA5E396" wp14:editId="3A3260EB">
            <wp:extent cx="5943600" cy="3686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86175"/>
                    </a:xfrm>
                    <a:prstGeom prst="rect">
                      <a:avLst/>
                    </a:prstGeom>
                  </pic:spPr>
                </pic:pic>
              </a:graphicData>
            </a:graphic>
          </wp:inline>
        </w:drawing>
      </w:r>
    </w:p>
    <w:p w14:paraId="1DC4012F" w14:textId="782E212F" w:rsidR="00185436" w:rsidRDefault="00185436" w:rsidP="002D3B4C">
      <w:pPr>
        <w:spacing w:after="0" w:line="360" w:lineRule="auto"/>
        <w:rPr>
          <w:rFonts w:ascii="Times New Roman" w:hAnsi="Times New Roman" w:cs="Times New Roman"/>
          <w:sz w:val="24"/>
          <w:szCs w:val="24"/>
        </w:rPr>
      </w:pPr>
    </w:p>
    <w:p w14:paraId="1CBC0DAD" w14:textId="7544436B" w:rsidR="00185436" w:rsidRDefault="00185436" w:rsidP="002D3B4C">
      <w:pPr>
        <w:spacing w:after="0" w:line="360" w:lineRule="auto"/>
        <w:rPr>
          <w:rFonts w:ascii="Times New Roman" w:hAnsi="Times New Roman" w:cs="Times New Roman"/>
          <w:sz w:val="24"/>
          <w:szCs w:val="24"/>
        </w:rPr>
      </w:pPr>
      <w:r w:rsidRPr="00185436">
        <w:drawing>
          <wp:inline distT="0" distB="0" distL="0" distR="0" wp14:anchorId="698C4DBA" wp14:editId="22140659">
            <wp:extent cx="5943600" cy="36556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55695"/>
                    </a:xfrm>
                    <a:prstGeom prst="rect">
                      <a:avLst/>
                    </a:prstGeom>
                  </pic:spPr>
                </pic:pic>
              </a:graphicData>
            </a:graphic>
          </wp:inline>
        </w:drawing>
      </w:r>
    </w:p>
    <w:p w14:paraId="56DB5DD3" w14:textId="5D687657" w:rsidR="00185436" w:rsidRDefault="00185436" w:rsidP="002D3B4C">
      <w:pPr>
        <w:spacing w:after="0" w:line="360" w:lineRule="auto"/>
        <w:rPr>
          <w:rFonts w:ascii="Times New Roman" w:hAnsi="Times New Roman" w:cs="Times New Roman"/>
          <w:sz w:val="24"/>
          <w:szCs w:val="24"/>
        </w:rPr>
      </w:pPr>
    </w:p>
    <w:p w14:paraId="0B90DAC6" w14:textId="4F259860" w:rsidR="00185436" w:rsidRDefault="00185436" w:rsidP="002D3B4C">
      <w:pPr>
        <w:spacing w:after="0" w:line="360" w:lineRule="auto"/>
        <w:rPr>
          <w:rFonts w:ascii="Times New Roman" w:hAnsi="Times New Roman" w:cs="Times New Roman"/>
          <w:sz w:val="24"/>
          <w:szCs w:val="24"/>
        </w:rPr>
      </w:pPr>
    </w:p>
    <w:p w14:paraId="7053686C" w14:textId="68D7CCEB" w:rsidR="00185436" w:rsidRDefault="00185436" w:rsidP="002D3B4C">
      <w:pPr>
        <w:spacing w:after="0" w:line="360" w:lineRule="auto"/>
        <w:rPr>
          <w:rFonts w:ascii="Times New Roman" w:hAnsi="Times New Roman" w:cs="Times New Roman"/>
          <w:sz w:val="24"/>
          <w:szCs w:val="24"/>
        </w:rPr>
      </w:pPr>
      <w:r w:rsidRPr="00185436">
        <w:lastRenderedPageBreak/>
        <w:drawing>
          <wp:inline distT="0" distB="0" distL="0" distR="0" wp14:anchorId="2EBCACAF" wp14:editId="3BFCB5D0">
            <wp:extent cx="5943600" cy="36722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72205"/>
                    </a:xfrm>
                    <a:prstGeom prst="rect">
                      <a:avLst/>
                    </a:prstGeom>
                  </pic:spPr>
                </pic:pic>
              </a:graphicData>
            </a:graphic>
          </wp:inline>
        </w:drawing>
      </w:r>
    </w:p>
    <w:p w14:paraId="39DD43D7" w14:textId="7E97E32A" w:rsidR="00185436" w:rsidRDefault="00185436" w:rsidP="002D3B4C">
      <w:pPr>
        <w:spacing w:after="0" w:line="360" w:lineRule="auto"/>
        <w:rPr>
          <w:rFonts w:ascii="Times New Roman" w:hAnsi="Times New Roman" w:cs="Times New Roman"/>
          <w:sz w:val="24"/>
          <w:szCs w:val="24"/>
        </w:rPr>
      </w:pPr>
    </w:p>
    <w:p w14:paraId="23F2AF95" w14:textId="26E5EDC4" w:rsidR="00185436" w:rsidRDefault="00185436" w:rsidP="002D3B4C">
      <w:pPr>
        <w:spacing w:after="0" w:line="360" w:lineRule="auto"/>
        <w:rPr>
          <w:rFonts w:ascii="Times New Roman" w:hAnsi="Times New Roman" w:cs="Times New Roman"/>
          <w:sz w:val="24"/>
          <w:szCs w:val="24"/>
        </w:rPr>
      </w:pPr>
      <w:r w:rsidRPr="00185436">
        <w:drawing>
          <wp:inline distT="0" distB="0" distL="0" distR="0" wp14:anchorId="5DDF4800" wp14:editId="59DA12FF">
            <wp:extent cx="5934075" cy="3676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34075" cy="3676650"/>
                    </a:xfrm>
                    <a:prstGeom prst="rect">
                      <a:avLst/>
                    </a:prstGeom>
                  </pic:spPr>
                </pic:pic>
              </a:graphicData>
            </a:graphic>
          </wp:inline>
        </w:drawing>
      </w:r>
    </w:p>
    <w:p w14:paraId="68C7F0C0" w14:textId="77777777" w:rsidR="003C1D21" w:rsidRDefault="003C1D21" w:rsidP="002D3B4C">
      <w:pPr>
        <w:spacing w:after="0" w:line="360" w:lineRule="auto"/>
        <w:rPr>
          <w:rFonts w:ascii="Times New Roman" w:hAnsi="Times New Roman" w:cs="Times New Roman"/>
          <w:sz w:val="24"/>
          <w:szCs w:val="24"/>
        </w:rPr>
      </w:pPr>
    </w:p>
    <w:p w14:paraId="2F1165BC" w14:textId="77777777" w:rsidR="00F07897" w:rsidRPr="002D3B4C" w:rsidRDefault="00F07897" w:rsidP="002D3B4C">
      <w:pPr>
        <w:spacing w:after="0" w:line="360" w:lineRule="auto"/>
        <w:rPr>
          <w:rFonts w:ascii="Times New Roman" w:hAnsi="Times New Roman" w:cs="Times New Roman"/>
          <w:sz w:val="24"/>
          <w:szCs w:val="24"/>
        </w:rPr>
      </w:pPr>
    </w:p>
    <w:sectPr w:rsidR="00F07897" w:rsidRPr="002D3B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51D01"/>
    <w:rsid w:val="000842AE"/>
    <w:rsid w:val="000B474B"/>
    <w:rsid w:val="000F2515"/>
    <w:rsid w:val="000F6FB0"/>
    <w:rsid w:val="00127BA4"/>
    <w:rsid w:val="0013469F"/>
    <w:rsid w:val="001732AF"/>
    <w:rsid w:val="00185436"/>
    <w:rsid w:val="001A6063"/>
    <w:rsid w:val="001B0567"/>
    <w:rsid w:val="001C4CE4"/>
    <w:rsid w:val="00222B15"/>
    <w:rsid w:val="00234037"/>
    <w:rsid w:val="002D3B4C"/>
    <w:rsid w:val="00304998"/>
    <w:rsid w:val="00304F2E"/>
    <w:rsid w:val="003359C2"/>
    <w:rsid w:val="00336863"/>
    <w:rsid w:val="00385B80"/>
    <w:rsid w:val="003C1D21"/>
    <w:rsid w:val="003F5FFF"/>
    <w:rsid w:val="003F628E"/>
    <w:rsid w:val="0045151A"/>
    <w:rsid w:val="004965D5"/>
    <w:rsid w:val="004A3C73"/>
    <w:rsid w:val="004A6073"/>
    <w:rsid w:val="004E2C5B"/>
    <w:rsid w:val="005059F1"/>
    <w:rsid w:val="00525DED"/>
    <w:rsid w:val="005412BF"/>
    <w:rsid w:val="0055720B"/>
    <w:rsid w:val="005752C0"/>
    <w:rsid w:val="0058104D"/>
    <w:rsid w:val="005C42A6"/>
    <w:rsid w:val="005E4AC9"/>
    <w:rsid w:val="005F53C0"/>
    <w:rsid w:val="00644507"/>
    <w:rsid w:val="006533A2"/>
    <w:rsid w:val="006545EE"/>
    <w:rsid w:val="0067256F"/>
    <w:rsid w:val="006775B1"/>
    <w:rsid w:val="006902D6"/>
    <w:rsid w:val="006E29B3"/>
    <w:rsid w:val="006F5FEF"/>
    <w:rsid w:val="00730AE0"/>
    <w:rsid w:val="00783D15"/>
    <w:rsid w:val="0087151C"/>
    <w:rsid w:val="008B08E9"/>
    <w:rsid w:val="008B09C8"/>
    <w:rsid w:val="008B5550"/>
    <w:rsid w:val="008D6390"/>
    <w:rsid w:val="008F1F25"/>
    <w:rsid w:val="00901F1E"/>
    <w:rsid w:val="00906FB1"/>
    <w:rsid w:val="00914B84"/>
    <w:rsid w:val="00947DA8"/>
    <w:rsid w:val="00983CD0"/>
    <w:rsid w:val="00994E2A"/>
    <w:rsid w:val="009A1564"/>
    <w:rsid w:val="009F2B0E"/>
    <w:rsid w:val="00A32375"/>
    <w:rsid w:val="00A36350"/>
    <w:rsid w:val="00A4073B"/>
    <w:rsid w:val="00AD66DB"/>
    <w:rsid w:val="00B85743"/>
    <w:rsid w:val="00BC671D"/>
    <w:rsid w:val="00BF326E"/>
    <w:rsid w:val="00BF4CA7"/>
    <w:rsid w:val="00C379E8"/>
    <w:rsid w:val="00C71D67"/>
    <w:rsid w:val="00C75C2F"/>
    <w:rsid w:val="00C80580"/>
    <w:rsid w:val="00C84393"/>
    <w:rsid w:val="00CA2266"/>
    <w:rsid w:val="00CD46E4"/>
    <w:rsid w:val="00D5142F"/>
    <w:rsid w:val="00D51BF7"/>
    <w:rsid w:val="00D77F93"/>
    <w:rsid w:val="00DD724D"/>
    <w:rsid w:val="00DF719A"/>
    <w:rsid w:val="00E3590B"/>
    <w:rsid w:val="00E40A78"/>
    <w:rsid w:val="00E51FD8"/>
    <w:rsid w:val="00EB7327"/>
    <w:rsid w:val="00F07897"/>
    <w:rsid w:val="00F12652"/>
    <w:rsid w:val="00F15F98"/>
    <w:rsid w:val="00F423E9"/>
    <w:rsid w:val="00F44BC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0</TotalTime>
  <Pages>18</Pages>
  <Words>15069</Words>
  <Characters>8589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9</cp:revision>
  <dcterms:created xsi:type="dcterms:W3CDTF">2021-06-16T14:57:00Z</dcterms:created>
  <dcterms:modified xsi:type="dcterms:W3CDTF">2021-06-2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